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3BC953" w14:textId="77777777" w:rsidR="00E81978" w:rsidRDefault="008871ED">
      <w:pPr>
        <w:pStyle w:val="Title"/>
      </w:pPr>
      <w:r>
        <w:t xml:space="preserve">Response to </w:t>
      </w:r>
      <w:r w:rsidR="00367053">
        <w:t>Claire</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36A76D6A" w14:textId="77777777" w:rsidR="00B823AA" w:rsidRDefault="00B823AA" w:rsidP="00B823AA">
          <w:pPr>
            <w:pStyle w:val="Title2"/>
          </w:pPr>
          <w:r>
            <w:t>[Author Name(s), First M. Last, Omit Titles and Degrees]</w:t>
          </w:r>
        </w:p>
      </w:sdtContent>
    </w:sdt>
    <w:p w14:paraId="501D4370" w14:textId="77777777" w:rsidR="00E81978" w:rsidRDefault="00694702"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14:paraId="0DB107EB" w14:textId="77777777" w:rsidR="00E81978" w:rsidRDefault="005D3A03">
          <w:pPr>
            <w:pStyle w:val="Title"/>
          </w:pPr>
          <w:r>
            <w:t>Author Note</w:t>
          </w:r>
        </w:p>
      </w:sdtContent>
    </w:sdt>
    <w:p w14:paraId="5B8968E2" w14:textId="77777777" w:rsidR="00E81978" w:rsidRDefault="00E81978" w:rsidP="00B823AA">
      <w:pPr>
        <w:pStyle w:val="Title2"/>
      </w:pPr>
    </w:p>
    <w:p w14:paraId="41898DE1" w14:textId="77777777" w:rsidR="00E81978" w:rsidRDefault="00E81978"/>
    <w:p w14:paraId="5514BA2B" w14:textId="77777777" w:rsidR="002F170D" w:rsidRDefault="008871ED" w:rsidP="002F170D">
      <w:pPr>
        <w:pStyle w:val="SectionTitle"/>
      </w:pPr>
      <w:bookmarkStart w:id="0" w:name="_GoBack"/>
      <w:r>
        <w:lastRenderedPageBreak/>
        <w:t xml:space="preserve">Response to </w:t>
      </w:r>
      <w:r w:rsidR="00367053">
        <w:t>Claire</w:t>
      </w:r>
    </w:p>
    <w:p w14:paraId="1736DDC3" w14:textId="260153A4" w:rsidR="008871ED" w:rsidRDefault="00367053" w:rsidP="000D7875">
      <w:r>
        <w:t>In my opinion, the role played by nurses ha</w:t>
      </w:r>
      <w:r w:rsidR="006611A4">
        <w:t>s</w:t>
      </w:r>
      <w:r>
        <w:t xml:space="preserve"> been established at this point. </w:t>
      </w:r>
      <w:r w:rsidR="000D7875">
        <w:t xml:space="preserve">They provide primary care to those injured during disasters and work to develop a functioning plan that can effectively manage disasters. </w:t>
      </w:r>
      <w:proofErr w:type="spellStart"/>
      <w:r w:rsidR="000D7875">
        <w:t>Furthemore</w:t>
      </w:r>
      <w:proofErr w:type="spellEnd"/>
      <w:r w:rsidR="000D7875">
        <w:t xml:space="preserve">, they also train </w:t>
      </w:r>
      <w:r w:rsidR="00946D44">
        <w:t>individuals in helping one another in case of a natural disaster.</w:t>
      </w:r>
      <w:r w:rsidR="0055735D">
        <w:t xml:space="preserve"> </w:t>
      </w:r>
      <w:r w:rsidR="00C56439">
        <w:t>This training and integration of disaster management skills among the members of the commun</w:t>
      </w:r>
      <w:r w:rsidR="0055735D">
        <w:t xml:space="preserve">ity is the deciding factor in terms of responsiveness following a natural disaster </w:t>
      </w:r>
      <w:r w:rsidR="008871ED">
        <w:fldChar w:fldCharType="begin"/>
      </w:r>
      <w:r w:rsidR="008871ED">
        <w:instrText xml:space="preserve"> ADDIN ZOTERO_ITEM CSL_CITATION {"citationID":"fkJLGD4Q","properties":{"formattedCitation":"(Nies &amp; McEwen, 2014)","plainCitation":"(Nies &amp; McEwen, 2014)","noteIndex":0},"citationItems":[{"id":259,"uris":["http://zotero.org/users/local/0omESN17/items/HPASP79S"],"uri":["http://zotero.org/users/local/0omESN17/items/HPASP79S"],"itemData":{"id":259,"type":"book","title":"Community/Public Health Nursing-E-Book: Promoting the Health of Populations","publisher":"Elsevier Health Sciences","ISBN":"0-323-29387-5","author":[{"family":"Nies","given":"Mary A."},{"family":"McEwen","given":"Melanie"}],"issued":{"date-parts":[["2014"]]}}}],"schema":"https://github.com/citation-style-language/schema/raw/master/csl-citation.json"} </w:instrText>
      </w:r>
      <w:r w:rsidR="008871ED">
        <w:fldChar w:fldCharType="separate"/>
      </w:r>
      <w:r w:rsidR="008871ED" w:rsidRPr="008871ED">
        <w:rPr>
          <w:rFonts w:ascii="Times New Roman" w:hAnsi="Times New Roman" w:cs="Times New Roman"/>
        </w:rPr>
        <w:t>(Nies &amp; McEwen, 2014)</w:t>
      </w:r>
      <w:r w:rsidR="008871ED">
        <w:fldChar w:fldCharType="end"/>
      </w:r>
      <w:r w:rsidR="004072EA">
        <w:t>.</w:t>
      </w:r>
    </w:p>
    <w:p w14:paraId="2EE64906" w14:textId="4C188500" w:rsidR="008871ED" w:rsidRDefault="0055735D" w:rsidP="0055735D">
      <w:r>
        <w:t xml:space="preserve">Personally, I have never suffered through a natural disaster of such a magnitude </w:t>
      </w:r>
      <w:r w:rsidR="000D7875">
        <w:t xml:space="preserve">where my life or the life of my loved ones was at risk. </w:t>
      </w:r>
      <w:r>
        <w:t>As a nurse working with the Office of Emergency Management in Richmond City, Virginia  and training members of the community with disaster management preparedness</w:t>
      </w:r>
      <w:r w:rsidR="00AF5860">
        <w:t xml:space="preserve">. </w:t>
      </w:r>
      <w:r>
        <w:t>However, I h</w:t>
      </w:r>
      <w:r w:rsidR="00720CA3">
        <w:t>a</w:t>
      </w:r>
      <w:r>
        <w:t xml:space="preserve">ve seen this community actively working in an effort </w:t>
      </w:r>
      <w:r w:rsidR="006611A4">
        <w:t xml:space="preserve">to </w:t>
      </w:r>
      <w:r w:rsidR="00720CA3">
        <w:t xml:space="preserve">save </w:t>
      </w:r>
      <w:r w:rsidR="006611A4">
        <w:t xml:space="preserve">a </w:t>
      </w:r>
      <w:r w:rsidR="00720CA3">
        <w:t>life with responsiveness disaster management. A few months ago, a building caught fire in the area that got out of control a little too quickly. With both lives and property at stake, the vario</w:t>
      </w:r>
      <w:r w:rsidR="006611A4">
        <w:t>u</w:t>
      </w:r>
      <w:r w:rsidR="00720CA3">
        <w:t>s components of City Richmond emergency operations plan were truly heaven-sent. It comprised of a basic plan which is basically a response and recovery operation. This is followed by the emergency support functions i.e. ESFs which describe the roles and responsibilities of every single department and agencies involved in disaster management efforts</w:t>
      </w:r>
      <w:r w:rsidR="00A411D3">
        <w:t xml:space="preserve"> </w:t>
      </w:r>
      <w:r w:rsidR="00A411D3">
        <w:fldChar w:fldCharType="begin"/>
      </w:r>
      <w:r w:rsidR="00A411D3">
        <w:instrText xml:space="preserve"> ADDIN ZOTERO_ITEM CSL_CITATION {"citationID":"TmrEVkBk","properties":{"formattedCitation":"(Orloff, 2011)","plainCitation":"(Orloff, 2011)","noteIndex":0},"citationItems":[{"id":269,"uris":["http://zotero.org/users/local/0omESN17/items/LEJPYXS4"],"uri":["http://zotero.org/users/local/0omESN17/items/LEJPYXS4"],"itemData":{"id":269,"type":"book","title":"Managing spontaneous community volunteers in disasters: a field manual","publisher":"Crc Press","ISBN":"1-4398-1834-7","author":[{"family":"Orloff","given":"Lisa"}],"issued":{"date-parts":[["2011"]]}}}],"schema":"https://github.com/citation-style-language/schema/raw/master/csl-citation.json"} </w:instrText>
      </w:r>
      <w:r w:rsidR="00A411D3">
        <w:fldChar w:fldCharType="separate"/>
      </w:r>
      <w:r w:rsidR="00A411D3" w:rsidRPr="00A411D3">
        <w:rPr>
          <w:rFonts w:ascii="Times New Roman" w:hAnsi="Times New Roman" w:cs="Times New Roman"/>
        </w:rPr>
        <w:t>(Orloff, 2011)</w:t>
      </w:r>
      <w:r w:rsidR="00A411D3">
        <w:fldChar w:fldCharType="end"/>
      </w:r>
      <w:r w:rsidR="00720CA3">
        <w:t>. Whether these organizations are local, state and federal by nature, assigning them their particular list of duties enable the disaster management situation to run smoothly. Here, the idea of supplementing ESFs with support annexes and incident annexes only makes the system all the more efficient and have healthcare and rescue operations go smoothly</w:t>
      </w:r>
      <w:r w:rsidR="00A411D3" w:rsidRPr="00A411D3">
        <w:t xml:space="preserve"> </w:t>
      </w:r>
      <w:r w:rsidR="00A411D3">
        <w:rPr>
          <w:noProof/>
        </w:rPr>
        <w:t>(Fire and Emergency Services)</w:t>
      </w:r>
      <w:r w:rsidR="00720CA3">
        <w:t>.</w:t>
      </w:r>
    </w:p>
    <w:p w14:paraId="538C3416" w14:textId="77777777" w:rsidR="00720CA3" w:rsidRDefault="00E84E77" w:rsidP="0055735D">
      <w:r>
        <w:lastRenderedPageBreak/>
        <w:t>In conclusion, I believe that it is little things like these that make all the difference with the management of a natural disaster. It not only brings people together and bring harmony to the system but also bring various parts of the community closer.</w:t>
      </w:r>
    </w:p>
    <w:bookmarkEnd w:id="0"/>
    <w:p w14:paraId="44B6FFB7" w14:textId="77777777" w:rsidR="00720CA3" w:rsidRDefault="00720CA3" w:rsidP="0055735D"/>
    <w:p w14:paraId="3B7CF383" w14:textId="77777777" w:rsidR="008871ED" w:rsidRPr="008871ED" w:rsidRDefault="008871ED" w:rsidP="008871ED">
      <w:pPr>
        <w:pStyle w:val="Heading1"/>
        <w:jc w:val="left"/>
      </w:pPr>
      <w:r>
        <w:br w:type="column"/>
      </w:r>
    </w:p>
    <w:sdt>
      <w:sdtPr>
        <w:rPr>
          <w:rFonts w:asciiTheme="minorHAnsi" w:eastAsiaTheme="minorEastAsia" w:hAnsiTheme="minorHAnsi" w:cstheme="minorBidi"/>
          <w:b w:val="0"/>
          <w:bCs w:val="0"/>
        </w:rPr>
        <w:id w:val="243618706"/>
        <w:docPartObj>
          <w:docPartGallery w:val="Bibliographies"/>
          <w:docPartUnique/>
        </w:docPartObj>
      </w:sdtPr>
      <w:sdtEndPr/>
      <w:sdtContent>
        <w:p w14:paraId="4396AEDF" w14:textId="77777777" w:rsidR="008871ED" w:rsidRDefault="008871ED">
          <w:pPr>
            <w:pStyle w:val="Heading1"/>
          </w:pPr>
          <w:r>
            <w:t>References</w:t>
          </w:r>
        </w:p>
        <w:sdt>
          <w:sdtPr>
            <w:id w:val="-573587230"/>
            <w:bibliography/>
          </w:sdtPr>
          <w:sdtEndPr/>
          <w:sdtContent>
            <w:p w14:paraId="06BF8964" w14:textId="77777777" w:rsidR="008871ED" w:rsidRDefault="008871ED" w:rsidP="008871ED">
              <w:pPr>
                <w:pStyle w:val="Bibliography"/>
                <w:rPr>
                  <w:noProof/>
                </w:rPr>
              </w:pPr>
              <w:r>
                <w:fldChar w:fldCharType="begin"/>
              </w:r>
              <w:r>
                <w:instrText xml:space="preserve"> BIBLIOGRAPHY </w:instrText>
              </w:r>
              <w:r>
                <w:fldChar w:fldCharType="separate"/>
              </w:r>
              <w:r>
                <w:rPr>
                  <w:noProof/>
                </w:rPr>
                <w:t xml:space="preserve">Fire and Emergency Services, Richmond, Virginia. </w:t>
              </w:r>
              <w:r>
                <w:rPr>
                  <w:i/>
                  <w:iCs/>
                  <w:noProof/>
                </w:rPr>
                <w:t>The Office of Emergency Management, Richmond, Virginia</w:t>
              </w:r>
              <w:r>
                <w:rPr>
                  <w:noProof/>
                </w:rPr>
                <w:t xml:space="preserve">. 2017. </w:t>
              </w:r>
              <w:hyperlink r:id="rId8" w:history="1">
                <w:r>
                  <w:rPr>
                    <w:rStyle w:val="Hyperlink"/>
                  </w:rPr>
                  <w:t>http://www.richmondgov.com/fire/EmergencyManagement.aspx</w:t>
                </w:r>
              </w:hyperlink>
              <w:r>
                <w:rPr>
                  <w:noProof/>
                </w:rPr>
                <w:t>.</w:t>
              </w:r>
            </w:p>
            <w:p w14:paraId="7D0675C6" w14:textId="77777777" w:rsidR="004C7A0A" w:rsidRDefault="008871ED" w:rsidP="008871ED">
              <w:pPr>
                <w:pStyle w:val="Bibliography"/>
                <w:rPr>
                  <w:b/>
                  <w:bCs/>
                  <w:noProof/>
                </w:rPr>
              </w:pPr>
              <w:r w:rsidRPr="008871ED">
                <w:rPr>
                  <w:rFonts w:ascii="Times New Roman" w:hAnsi="Times New Roman" w:cs="Times New Roman"/>
                </w:rPr>
                <w:t xml:space="preserve">Nies, M. A., &amp; McEwen, M. (2014). </w:t>
              </w:r>
              <w:r w:rsidRPr="008871ED">
                <w:rPr>
                  <w:rFonts w:ascii="Times New Roman" w:hAnsi="Times New Roman" w:cs="Times New Roman"/>
                  <w:i/>
                  <w:iCs/>
                </w:rPr>
                <w:t>Community/Public Health Nursing-E-Book: Promoting the Health of Populations</w:t>
              </w:r>
              <w:r w:rsidRPr="008871ED">
                <w:rPr>
                  <w:rFonts w:ascii="Times New Roman" w:hAnsi="Times New Roman" w:cs="Times New Roman"/>
                </w:rPr>
                <w:t>. Elsevier Health Sciences.</w:t>
              </w:r>
              <w:r>
                <w:rPr>
                  <w:b/>
                  <w:bCs/>
                  <w:noProof/>
                </w:rPr>
                <w:fldChar w:fldCharType="end"/>
              </w:r>
            </w:p>
            <w:p w14:paraId="275C43D0" w14:textId="77777777" w:rsidR="00A411D3" w:rsidRPr="00A411D3" w:rsidRDefault="00A411D3" w:rsidP="00A411D3">
              <w:pPr>
                <w:pStyle w:val="Bibliography"/>
                <w:rPr>
                  <w:rFonts w:ascii="Times New Roman" w:hAnsi="Times New Roman" w:cs="Times New Roman"/>
                </w:rPr>
              </w:pPr>
              <w:proofErr w:type="spellStart"/>
              <w:r w:rsidRPr="00A411D3">
                <w:rPr>
                  <w:rFonts w:ascii="Times New Roman" w:hAnsi="Times New Roman" w:cs="Times New Roman"/>
                </w:rPr>
                <w:t>Orloff</w:t>
              </w:r>
              <w:proofErr w:type="spellEnd"/>
              <w:r w:rsidRPr="00A411D3">
                <w:rPr>
                  <w:rFonts w:ascii="Times New Roman" w:hAnsi="Times New Roman" w:cs="Times New Roman"/>
                </w:rPr>
                <w:t xml:space="preserve">, L. (2011). </w:t>
              </w:r>
              <w:r w:rsidRPr="00A411D3">
                <w:rPr>
                  <w:rFonts w:ascii="Times New Roman" w:hAnsi="Times New Roman" w:cs="Times New Roman"/>
                  <w:i/>
                  <w:iCs/>
                </w:rPr>
                <w:t>Managing spontaneous community volunteers in disasters: a field manual</w:t>
              </w:r>
              <w:r w:rsidRPr="00A411D3">
                <w:rPr>
                  <w:rFonts w:ascii="Times New Roman" w:hAnsi="Times New Roman" w:cs="Times New Roman"/>
                </w:rPr>
                <w:t xml:space="preserve">. </w:t>
              </w:r>
              <w:proofErr w:type="spellStart"/>
              <w:r w:rsidRPr="00A411D3">
                <w:rPr>
                  <w:rFonts w:ascii="Times New Roman" w:hAnsi="Times New Roman" w:cs="Times New Roman"/>
                </w:rPr>
                <w:t>Crc</w:t>
              </w:r>
              <w:proofErr w:type="spellEnd"/>
              <w:r w:rsidRPr="00A411D3">
                <w:rPr>
                  <w:rFonts w:ascii="Times New Roman" w:hAnsi="Times New Roman" w:cs="Times New Roman"/>
                </w:rPr>
                <w:t xml:space="preserve"> Press.</w:t>
              </w:r>
            </w:p>
            <w:p w14:paraId="7BE132D3" w14:textId="77777777" w:rsidR="008871ED" w:rsidRPr="004C7A0A" w:rsidRDefault="00694702" w:rsidP="004C7A0A">
              <w:pPr>
                <w:ind w:firstLine="0"/>
              </w:pPr>
            </w:p>
          </w:sdtContent>
        </w:sdt>
      </w:sdtContent>
    </w:sdt>
    <w:p w14:paraId="0967B946" w14:textId="77777777" w:rsidR="008871ED" w:rsidRPr="008871ED" w:rsidRDefault="008871ED" w:rsidP="008871ED">
      <w:pPr>
        <w:pStyle w:val="Bibliography"/>
        <w:rPr>
          <w:rFonts w:ascii="Times New Roman" w:hAnsi="Times New Roman" w:cs="Times New Roman"/>
        </w:rPr>
      </w:pPr>
    </w:p>
    <w:p w14:paraId="6B3B6634" w14:textId="19A2591B" w:rsidR="008871ED" w:rsidRPr="008871ED" w:rsidRDefault="008871ED" w:rsidP="008871ED">
      <w:pPr>
        <w:pStyle w:val="Heading1"/>
        <w:jc w:val="left"/>
      </w:pPr>
    </w:p>
    <w:sectPr w:rsidR="008871ED" w:rsidRPr="008871ED">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47ADC9" w16cid:durableId="20AA591E"/>
  <w16cid:commentId w16cid:paraId="17EA2B8F" w16cid:durableId="20AA5968"/>
  <w16cid:commentId w16cid:paraId="601FE1F6" w16cid:durableId="20AA596E"/>
  <w16cid:commentId w16cid:paraId="05667F54" w16cid:durableId="20AA59C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BD3988" w14:textId="77777777" w:rsidR="00694702" w:rsidRDefault="00694702">
      <w:pPr>
        <w:spacing w:line="240" w:lineRule="auto"/>
      </w:pPr>
      <w:r>
        <w:separator/>
      </w:r>
    </w:p>
    <w:p w14:paraId="0654F2F2" w14:textId="77777777" w:rsidR="00694702" w:rsidRDefault="00694702"/>
  </w:endnote>
  <w:endnote w:type="continuationSeparator" w:id="0">
    <w:p w14:paraId="7FCB9566" w14:textId="77777777" w:rsidR="00694702" w:rsidRDefault="00694702">
      <w:pPr>
        <w:spacing w:line="240" w:lineRule="auto"/>
      </w:pPr>
      <w:r>
        <w:continuationSeparator/>
      </w:r>
    </w:p>
    <w:p w14:paraId="402F6C21" w14:textId="77777777" w:rsidR="00694702" w:rsidRDefault="006947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2953FB" w14:textId="77777777" w:rsidR="00694702" w:rsidRDefault="00694702">
      <w:pPr>
        <w:spacing w:line="240" w:lineRule="auto"/>
      </w:pPr>
      <w:r>
        <w:separator/>
      </w:r>
    </w:p>
    <w:p w14:paraId="7387ABA8" w14:textId="77777777" w:rsidR="00694702" w:rsidRDefault="00694702"/>
  </w:footnote>
  <w:footnote w:type="continuationSeparator" w:id="0">
    <w:p w14:paraId="158355B0" w14:textId="77777777" w:rsidR="00694702" w:rsidRDefault="00694702">
      <w:pPr>
        <w:spacing w:line="240" w:lineRule="auto"/>
      </w:pPr>
      <w:r>
        <w:continuationSeparator/>
      </w:r>
    </w:p>
    <w:p w14:paraId="6A7B069E" w14:textId="77777777" w:rsidR="00694702" w:rsidRDefault="0069470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9F8EAF" w14:textId="77777777" w:rsidR="00E81978" w:rsidRDefault="002F170D">
    <w:pPr>
      <w:pStyle w:val="Header"/>
    </w:pPr>
    <w:r>
      <w:rPr>
        <w:rStyle w:val="Strong"/>
      </w:rPr>
      <w:t xml:space="preserve">NURSING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4144E">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9E24A" w14:textId="77777777" w:rsidR="00E81978" w:rsidRDefault="005D3A03">
    <w:pPr>
      <w:pStyle w:val="Header"/>
      <w:rPr>
        <w:rStyle w:val="Strong"/>
      </w:rPr>
    </w:pPr>
    <w:r>
      <w:t xml:space="preserve">Running head: </w:t>
    </w:r>
    <w:r w:rsidR="002F170D">
      <w:t xml:space="preserve">NURSING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4144E">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E3tDQ1s7Q0NTI0MjFT0lEKTi0uzszPAykwrQUAsU7DfSwAAAA="/>
  </w:docVars>
  <w:rsids>
    <w:rsidRoot w:val="005C39B5"/>
    <w:rsid w:val="000A40AE"/>
    <w:rsid w:val="000D3F41"/>
    <w:rsid w:val="000D7875"/>
    <w:rsid w:val="002F170D"/>
    <w:rsid w:val="0031580E"/>
    <w:rsid w:val="00355DCA"/>
    <w:rsid w:val="00367053"/>
    <w:rsid w:val="004072EA"/>
    <w:rsid w:val="004724D7"/>
    <w:rsid w:val="004C7A0A"/>
    <w:rsid w:val="0051485B"/>
    <w:rsid w:val="00551A02"/>
    <w:rsid w:val="005534FA"/>
    <w:rsid w:val="0055735D"/>
    <w:rsid w:val="005B3A43"/>
    <w:rsid w:val="005C39B5"/>
    <w:rsid w:val="005C3E04"/>
    <w:rsid w:val="005D3A03"/>
    <w:rsid w:val="006103E7"/>
    <w:rsid w:val="00635B73"/>
    <w:rsid w:val="006611A4"/>
    <w:rsid w:val="00676115"/>
    <w:rsid w:val="00692D73"/>
    <w:rsid w:val="00694702"/>
    <w:rsid w:val="00720CA3"/>
    <w:rsid w:val="00747D3D"/>
    <w:rsid w:val="008002C0"/>
    <w:rsid w:val="008311EB"/>
    <w:rsid w:val="00850632"/>
    <w:rsid w:val="008871ED"/>
    <w:rsid w:val="008C5323"/>
    <w:rsid w:val="008D477A"/>
    <w:rsid w:val="00946D44"/>
    <w:rsid w:val="009A6A3B"/>
    <w:rsid w:val="00A411D3"/>
    <w:rsid w:val="00AC7541"/>
    <w:rsid w:val="00AF5860"/>
    <w:rsid w:val="00B4144E"/>
    <w:rsid w:val="00B53B34"/>
    <w:rsid w:val="00B823AA"/>
    <w:rsid w:val="00B96596"/>
    <w:rsid w:val="00BA45DB"/>
    <w:rsid w:val="00BF4184"/>
    <w:rsid w:val="00C0601E"/>
    <w:rsid w:val="00C31D30"/>
    <w:rsid w:val="00C56439"/>
    <w:rsid w:val="00CA6B66"/>
    <w:rsid w:val="00CD6E39"/>
    <w:rsid w:val="00CF6E91"/>
    <w:rsid w:val="00D85B68"/>
    <w:rsid w:val="00E6004D"/>
    <w:rsid w:val="00E81978"/>
    <w:rsid w:val="00E84E77"/>
    <w:rsid w:val="00EE5314"/>
    <w:rsid w:val="00F379B7"/>
    <w:rsid w:val="00F405B3"/>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7FE694"/>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8871E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97500094">
      <w:bodyDiv w:val="1"/>
      <w:marLeft w:val="0"/>
      <w:marRight w:val="0"/>
      <w:marTop w:val="0"/>
      <w:marBottom w:val="0"/>
      <w:divBdr>
        <w:top w:val="none" w:sz="0" w:space="0" w:color="auto"/>
        <w:left w:val="none" w:sz="0" w:space="0" w:color="auto"/>
        <w:bottom w:val="none" w:sz="0" w:space="0" w:color="auto"/>
        <w:right w:val="none" w:sz="0" w:space="0" w:color="auto"/>
      </w:divBdr>
    </w:div>
    <w:div w:id="60391926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ichmondgov.com/fire/EmergencyManagement.aspx"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E757D"/>
    <w:rsid w:val="000F736C"/>
    <w:rsid w:val="00150C1A"/>
    <w:rsid w:val="001A2969"/>
    <w:rsid w:val="00321589"/>
    <w:rsid w:val="0053129F"/>
    <w:rsid w:val="00531CD1"/>
    <w:rsid w:val="00722BDE"/>
    <w:rsid w:val="00A91B7B"/>
    <w:rsid w:val="00AE6844"/>
    <w:rsid w:val="00BF68CD"/>
    <w:rsid w:val="00E350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Fir17</b:Tag>
    <b:SourceType>InternetSite</b:SourceType>
    <b:Guid>{6AA0CEEA-A1B7-4E82-906C-1E67C02BF4E0}</b:Guid>
    <b:Title>The Office of Emergency Management, Richmond, Virginia</b:Title>
    <b:Year>2017</b:Year>
    <b:Medium>Webpage</b:Medium>
    <b:Author>
      <b:Author>
        <b:NameList>
          <b:Person>
            <b:Last>Fire and Emergency Services</b:Last>
            <b:First>Richmond, Virginia</b:First>
          </b:Person>
        </b:NameList>
      </b:Author>
    </b:Author>
    <b:RefOrder>1</b:RefOrder>
  </b:Source>
</b:Sources>
</file>

<file path=customXml/itemProps1.xml><?xml version="1.0" encoding="utf-8"?>
<ds:datastoreItem xmlns:ds="http://schemas.openxmlformats.org/officeDocument/2006/customXml" ds:itemID="{EBF5266B-8DB9-47CF-9444-4241A6029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4</Pages>
  <Words>615</Words>
  <Characters>3509</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Zulekha Nadeem</cp:lastModifiedBy>
  <cp:revision>4</cp:revision>
  <dcterms:created xsi:type="dcterms:W3CDTF">2019-06-11T11:54:00Z</dcterms:created>
  <dcterms:modified xsi:type="dcterms:W3CDTF">2019-06-11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0SPBifJ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